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10576434" w14:textId="77777777" w:rsidR="002575FB" w:rsidRDefault="002575FB" w:rsidP="000A2402">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44FC3729"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1349EC">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de Vries, Strub, Dumoulin, &amp; Courville, 2017)","plainTextFormattedCitation":"(Perez, de Vries, Strub, Dumoulin, &amp; Courville,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1349EC" w:rsidRPr="001349EC">
        <w:rPr>
          <w:noProof/>
          <w:sz w:val="24"/>
          <w:szCs w:val="24"/>
        </w:rPr>
        <w:t>(Perez, de Vries, Strub, Dumoulin, &amp; Courville, 2017)</w:t>
      </w:r>
      <w:r w:rsidR="001349EC">
        <w:rPr>
          <w:sz w:val="24"/>
          <w:szCs w:val="24"/>
        </w:rPr>
        <w:fldChar w:fldCharType="end"/>
      </w:r>
      <w:r w:rsidR="00A923D9">
        <w:rPr>
          <w:sz w:val="24"/>
          <w:szCs w:val="24"/>
        </w:rPr>
        <w:t>.</w:t>
      </w:r>
    </w:p>
    <w:p w14:paraId="600F1ADE" w14:textId="7837B321"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1349EC">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Strub, De Vries, Dumoulin, &amp; Courville, 2018)","plainTextFormattedCitation":"(Perez, Strub, De Vries, Dumoulin, &amp; Courville, 2018)","previouslyFormattedCitation":"(Perez, Strub, De Vries, Dumoulin, &amp; Courville, 2018)"},"properties":{"noteIndex":0},"schema":"https://github.com/citation-style-language/schema/raw/master/csl-citation.json"}</w:instrText>
      </w:r>
      <w:r w:rsidR="001349EC">
        <w:rPr>
          <w:sz w:val="24"/>
          <w:szCs w:val="24"/>
        </w:rPr>
        <w:fldChar w:fldCharType="separate"/>
      </w:r>
      <w:r w:rsidR="001349EC" w:rsidRPr="001349EC">
        <w:rPr>
          <w:noProof/>
          <w:sz w:val="24"/>
          <w:szCs w:val="24"/>
        </w:rPr>
        <w:t>(Perez, Strub, De Vries, Dumoulin, &amp; Courville,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15FA336F"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2E4DC5E2" w14:textId="5D236515" w:rsidR="004F3F9C" w:rsidRDefault="004F3F9C" w:rsidP="000A2402">
      <w:pPr>
        <w:bidi w:val="0"/>
        <w:spacing w:line="276" w:lineRule="auto"/>
        <w:rPr>
          <w:sz w:val="24"/>
          <w:szCs w:val="24"/>
        </w:rPr>
      </w:pPr>
      <w:r w:rsidRPr="004F3F9C">
        <w:rPr>
          <w:sz w:val="24"/>
          <w:szCs w:val="24"/>
        </w:rPr>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77777777"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r w:rsidR="004A5CB4" w:rsidRPr="00BB5EF1">
        <w:rPr>
          <w:sz w:val="24"/>
          <w:szCs w:val="24"/>
        </w:rPr>
        <w:t xml:space="preserve">FiLM’s </w:t>
      </w:r>
      <w:r w:rsidR="004B0C90" w:rsidRPr="00BB5EF1">
        <w:rPr>
          <w:sz w:val="24"/>
          <w:szCs w:val="24"/>
        </w:rPr>
        <w:t>drawback</w:t>
      </w:r>
      <w:r w:rsidRPr="00BB5EF1">
        <w:rPr>
          <w:sz w:val="24"/>
          <w:szCs w:val="24"/>
        </w:rPr>
        <w:t>.</w:t>
      </w:r>
      <w:r>
        <w:rPr>
          <w:sz w:val="24"/>
          <w:szCs w:val="24"/>
        </w:rPr>
        <w:t xml:space="preserve"> </w:t>
      </w:r>
    </w:p>
    <w:p w14:paraId="6494D8DB" w14:textId="1193B50E" w:rsidR="00B277E1" w:rsidRPr="000A2402" w:rsidRDefault="00E376F5" w:rsidP="000A2402">
      <w:pPr>
        <w:bidi w:val="0"/>
        <w:spacing w:line="276" w:lineRule="auto"/>
        <w:rPr>
          <w:sz w:val="24"/>
          <w:szCs w:val="24"/>
        </w:rPr>
      </w:pPr>
      <w:r w:rsidRPr="00937396">
        <w:rPr>
          <w:b/>
          <w:bCs/>
          <w:sz w:val="32"/>
          <w:szCs w:val="32"/>
        </w:rPr>
        <w:lastRenderedPageBreak/>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67954DC3" w:rsidR="00925A9B" w:rsidRDefault="002E3D60"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2E3D60"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5354374C" w14:textId="60DA3274" w:rsidR="000A2402" w:rsidRDefault="000A2402" w:rsidP="000A2402">
      <w:pPr>
        <w:bidi w:val="0"/>
        <w:spacing w:line="276" w:lineRule="auto"/>
        <w:rPr>
          <w:sz w:val="24"/>
          <w:szCs w:val="24"/>
        </w:rPr>
      </w:pPr>
    </w:p>
    <w:p w14:paraId="2DCE6FCC" w14:textId="63A3AEE9" w:rsidR="000A2402" w:rsidRDefault="000A2402" w:rsidP="000A2402">
      <w:pPr>
        <w:bidi w:val="0"/>
        <w:spacing w:line="276" w:lineRule="auto"/>
        <w:rPr>
          <w:sz w:val="24"/>
          <w:szCs w:val="24"/>
        </w:rPr>
      </w:pPr>
    </w:p>
    <w:p w14:paraId="197A1DA1" w14:textId="7CCF5C10" w:rsidR="000A2402" w:rsidRDefault="000A2402" w:rsidP="000A2402">
      <w:pPr>
        <w:bidi w:val="0"/>
        <w:spacing w:line="276" w:lineRule="auto"/>
        <w:rPr>
          <w:sz w:val="24"/>
          <w:szCs w:val="24"/>
        </w:rPr>
      </w:pPr>
    </w:p>
    <w:p w14:paraId="3A0BC2F4" w14:textId="7042EF44" w:rsidR="000A2402" w:rsidRDefault="000A2402" w:rsidP="000A2402">
      <w:pPr>
        <w:bidi w:val="0"/>
        <w:spacing w:line="276" w:lineRule="auto"/>
        <w:rPr>
          <w:sz w:val="24"/>
          <w:szCs w:val="24"/>
        </w:rPr>
      </w:pPr>
    </w:p>
    <w:p w14:paraId="52E201BB" w14:textId="436950DA" w:rsidR="000A2402" w:rsidRDefault="000A2402" w:rsidP="000A2402">
      <w:pPr>
        <w:bidi w:val="0"/>
        <w:spacing w:line="276" w:lineRule="auto"/>
        <w:rPr>
          <w:sz w:val="24"/>
          <w:szCs w:val="24"/>
        </w:rPr>
      </w:pPr>
    </w:p>
    <w:p w14:paraId="3A4FA6F1" w14:textId="1CC44D09" w:rsidR="000A2402" w:rsidRDefault="000A2402" w:rsidP="000A2402">
      <w:pPr>
        <w:bidi w:val="0"/>
        <w:spacing w:line="276" w:lineRule="auto"/>
        <w:rPr>
          <w:sz w:val="24"/>
          <w:szCs w:val="24"/>
        </w:rPr>
      </w:pPr>
    </w:p>
    <w:p w14:paraId="31CC11CF" w14:textId="7CD40D3C" w:rsidR="000A2402" w:rsidRDefault="000A2402" w:rsidP="000A2402">
      <w:pPr>
        <w:bidi w:val="0"/>
        <w:spacing w:line="276" w:lineRule="auto"/>
        <w:rPr>
          <w:sz w:val="24"/>
          <w:szCs w:val="24"/>
        </w:rPr>
      </w:pPr>
    </w:p>
    <w:p w14:paraId="6E0CAB3C" w14:textId="7712011F" w:rsidR="000A2402" w:rsidRDefault="000A2402" w:rsidP="000A2402">
      <w:pPr>
        <w:bidi w:val="0"/>
        <w:spacing w:line="276" w:lineRule="auto"/>
        <w:rPr>
          <w:sz w:val="24"/>
          <w:szCs w:val="24"/>
        </w:rPr>
      </w:pPr>
    </w:p>
    <w:p w14:paraId="08C20ADC" w14:textId="1727527F" w:rsidR="000A2402" w:rsidRDefault="000A2402" w:rsidP="000A2402">
      <w:pPr>
        <w:bidi w:val="0"/>
        <w:spacing w:line="276" w:lineRule="auto"/>
        <w:rPr>
          <w:sz w:val="24"/>
          <w:szCs w:val="24"/>
        </w:rPr>
      </w:pPr>
    </w:p>
    <w:p w14:paraId="5A948AEE" w14:textId="77777777" w:rsidR="000A2402" w:rsidRDefault="000A2402" w:rsidP="000A2402">
      <w:pPr>
        <w:bidi w:val="0"/>
        <w:spacing w:line="276" w:lineRule="auto"/>
        <w:rPr>
          <w:sz w:val="24"/>
          <w:szCs w:val="24"/>
        </w:rPr>
      </w:pPr>
    </w:p>
    <w:p w14:paraId="5A6A8203" w14:textId="153107E1" w:rsidR="009941D8"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2E3D60"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4C889D2" w14:textId="77777777" w:rsidR="000A2402" w:rsidRDefault="000A2402" w:rsidP="000A2402">
      <w:pPr>
        <w:bidi w:val="0"/>
        <w:spacing w:line="276" w:lineRule="auto"/>
        <w:rPr>
          <w:sz w:val="24"/>
          <w:szCs w:val="24"/>
        </w:rPr>
      </w:pPr>
    </w:p>
    <w:p w14:paraId="0FF44E0D" w14:textId="4E2B548F" w:rsidR="003A5B20" w:rsidRPr="00937396" w:rsidRDefault="00E376F5" w:rsidP="000A2402">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5B3CE058" w:rsidR="00CB0174" w:rsidRDefault="00CB0174" w:rsidP="000A2402">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a type to int32 down from int64 and used </w:t>
      </w:r>
      <w:r w:rsidR="00A077A3">
        <w:rPr>
          <w:sz w:val="24"/>
          <w:szCs w:val="24"/>
        </w:rPr>
        <w:t xml:space="preserve">only </w:t>
      </w:r>
      <w:r>
        <w:rPr>
          <w:sz w:val="24"/>
          <w:szCs w:val="24"/>
        </w:rPr>
        <w:t xml:space="preserve">half </w:t>
      </w:r>
      <w:r w:rsidR="00A077A3">
        <w:rPr>
          <w:sz w:val="24"/>
          <w:szCs w:val="24"/>
        </w:rPr>
        <w:t xml:space="preserve">of </w:t>
      </w:r>
      <w:r>
        <w:rPr>
          <w:sz w:val="24"/>
          <w:szCs w:val="24"/>
        </w:rPr>
        <w:t xml:space="preserve">the dataset instead of all of it. </w:t>
      </w: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096AF20" w14:textId="7C5C1A6C" w:rsidR="00FC092A" w:rsidRDefault="005D35EB" w:rsidP="000A240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51EF461F" w14:textId="77777777" w:rsidR="000A2402" w:rsidRDefault="000A2402" w:rsidP="000A2402">
      <w:pPr>
        <w:autoSpaceDE w:val="0"/>
        <w:autoSpaceDN w:val="0"/>
        <w:bidi w:val="0"/>
        <w:adjustRightInd w:val="0"/>
        <w:spacing w:after="0" w:line="276" w:lineRule="auto"/>
        <w:rPr>
          <w:sz w:val="24"/>
          <w:szCs w:val="24"/>
        </w:rPr>
      </w:pPr>
    </w:p>
    <w:p w14:paraId="0CED579D" w14:textId="746E98F8" w:rsidR="00EE3C6E" w:rsidRPr="00937396" w:rsidRDefault="00E376F5" w:rsidP="000A2402">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41A62F87" w14:textId="77777777" w:rsidR="000A2402" w:rsidRDefault="000A2402" w:rsidP="000A2402">
      <w:pPr>
        <w:autoSpaceDE w:val="0"/>
        <w:autoSpaceDN w:val="0"/>
        <w:bidi w:val="0"/>
        <w:adjustRightInd w:val="0"/>
        <w:spacing w:after="0" w:line="276" w:lineRule="auto"/>
        <w:rPr>
          <w:sz w:val="24"/>
          <w:szCs w:val="24"/>
        </w:rPr>
      </w:pPr>
    </w:p>
    <w:p w14:paraId="1F23C3A7" w14:textId="6361FFFB" w:rsidR="00EE3C6E" w:rsidRPr="00937396" w:rsidRDefault="00E376F5" w:rsidP="000A2402">
      <w:pPr>
        <w:autoSpaceDE w:val="0"/>
        <w:autoSpaceDN w:val="0"/>
        <w:bidi w:val="0"/>
        <w:adjustRightInd w:val="0"/>
        <w:spacing w:after="0" w:line="276"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73EAFD2C" w:rsidR="00211299" w:rsidRPr="00DD6679" w:rsidRDefault="00211299" w:rsidP="00B10E6F">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 xml:space="preserve">Removing </w:t>
      </w:r>
      <w:r w:rsidR="00E54AEA">
        <w:rPr>
          <w:b/>
          <w:bCs/>
          <w:sz w:val="24"/>
          <w:szCs w:val="24"/>
        </w:rPr>
        <w:t xml:space="preserve">FiLM and </w:t>
      </w:r>
      <w:r w:rsidR="00D5236F" w:rsidRPr="00DD6679">
        <w:rPr>
          <w:b/>
          <w:bCs/>
          <w:sz w:val="24"/>
          <w:szCs w:val="24"/>
        </w:rPr>
        <w:t xml:space="preserve">CBN from </w:t>
      </w:r>
      <w:r w:rsidR="00443658">
        <w:rPr>
          <w:b/>
          <w:bCs/>
          <w:sz w:val="24"/>
          <w:szCs w:val="24"/>
        </w:rPr>
        <w:t>ResBlock</w:t>
      </w:r>
    </w:p>
    <w:p w14:paraId="7A0C8ADB" w14:textId="77777777"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of FiLM and CBN</w:t>
      </w:r>
      <w:r w:rsidR="00E03819">
        <w:rPr>
          <w:sz w:val="24"/>
          <w:szCs w:val="24"/>
        </w:rPr>
        <w:t>(FiBN)</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r w:rsidR="00D4142A">
        <w:rPr>
          <w:sz w:val="24"/>
          <w:szCs w:val="24"/>
        </w:rPr>
        <w:t>FiBN</w:t>
      </w:r>
      <w:r>
        <w:rPr>
          <w:sz w:val="24"/>
          <w:szCs w:val="24"/>
        </w:rPr>
        <w:t xml:space="preserve"> layer from the ResBlocks. The model architecture we used is the same architecture as presented in section 3.3</w:t>
      </w:r>
      <w:r w:rsidR="00AA02F2">
        <w:rPr>
          <w:sz w:val="24"/>
          <w:szCs w:val="24"/>
        </w:rPr>
        <w:t xml:space="preserve">. The hyperparameters that were used are batch size 96, dropout 0 and 3 ResBlocks. The tests include removal of </w:t>
      </w:r>
      <w:r w:rsidR="000C7009">
        <w:rPr>
          <w:sz w:val="24"/>
          <w:szCs w:val="24"/>
        </w:rPr>
        <w:t>FiBN</w:t>
      </w:r>
      <w:r w:rsidR="00AA02F2">
        <w:rPr>
          <w:sz w:val="24"/>
          <w:szCs w:val="24"/>
        </w:rPr>
        <w:t xml:space="preserve">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 xml:space="preserve">This test purpose was to check how </w:t>
      </w:r>
      <w:r>
        <w:rPr>
          <w:sz w:val="24"/>
          <w:szCs w:val="24"/>
        </w:rPr>
        <w:t>repetitive use</w:t>
      </w:r>
      <w:r>
        <w:rPr>
          <w:sz w:val="24"/>
          <w:szCs w:val="24"/>
        </w:rPr>
        <w:t xml:space="preserve"> of FiBN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EF9EB16"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54BC99CF" w14:textId="77777777" w:rsidR="00274DDE" w:rsidRDefault="00274DDE" w:rsidP="00274DDE">
      <w:pPr>
        <w:bidi w:val="0"/>
        <w:spacing w:line="276" w:lineRule="auto"/>
        <w:rPr>
          <w:sz w:val="24"/>
          <w:szCs w:val="24"/>
        </w:rPr>
      </w:pP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ResBlocks)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72388A0C" w:rsidR="00622278" w:rsidRDefault="00B87191" w:rsidP="000A2402">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he was chosen for our model. </w:t>
      </w:r>
    </w:p>
    <w:p w14:paraId="593F43FD" w14:textId="236DFABA" w:rsidR="00D14B94" w:rsidRDefault="00D14B94" w:rsidP="00D14B94">
      <w:pPr>
        <w:bidi w:val="0"/>
        <w:spacing w:line="276" w:lineRule="auto"/>
        <w:rPr>
          <w:sz w:val="24"/>
          <w:szCs w:val="24"/>
        </w:rPr>
      </w:pPr>
    </w:p>
    <w:p w14:paraId="4D388424" w14:textId="0C32395D" w:rsidR="002704D2" w:rsidRDefault="002704D2" w:rsidP="002704D2">
      <w:pPr>
        <w:bidi w:val="0"/>
        <w:spacing w:line="276" w:lineRule="auto"/>
        <w:rPr>
          <w:sz w:val="24"/>
          <w:szCs w:val="24"/>
        </w:rPr>
      </w:pPr>
    </w:p>
    <w:p w14:paraId="7DCF67EB" w14:textId="18D298FC" w:rsidR="002704D2" w:rsidRDefault="002704D2" w:rsidP="002704D2">
      <w:pPr>
        <w:bidi w:val="0"/>
        <w:spacing w:line="276" w:lineRule="auto"/>
        <w:rPr>
          <w:sz w:val="24"/>
          <w:szCs w:val="24"/>
        </w:rPr>
      </w:pPr>
    </w:p>
    <w:p w14:paraId="6243C3B3" w14:textId="77777777" w:rsidR="002704D2" w:rsidRDefault="002704D2" w:rsidP="002704D2">
      <w:pPr>
        <w:bidi w:val="0"/>
        <w:spacing w:line="276" w:lineRule="auto"/>
        <w:rPr>
          <w:sz w:val="24"/>
          <w:szCs w:val="24"/>
        </w:rPr>
      </w:pPr>
    </w:p>
    <w:p w14:paraId="7E14D72E" w14:textId="6F84EB2E" w:rsidR="00C87FF7" w:rsidRPr="00982A23" w:rsidRDefault="00C87FF7" w:rsidP="00D14B94">
      <w:pPr>
        <w:bidi w:val="0"/>
        <w:spacing w:line="276" w:lineRule="auto"/>
        <w:rPr>
          <w:b/>
          <w:bCs/>
          <w:sz w:val="24"/>
          <w:szCs w:val="24"/>
        </w:rPr>
      </w:pPr>
      <w:r w:rsidRPr="00982A23">
        <w:rPr>
          <w:b/>
          <w:bCs/>
          <w:sz w:val="24"/>
          <w:szCs w:val="24"/>
        </w:rPr>
        <w:lastRenderedPageBreak/>
        <w:t>5.4</w:t>
      </w:r>
      <w:r w:rsidRPr="00982A23">
        <w:rPr>
          <w:b/>
          <w:bCs/>
          <w:sz w:val="24"/>
          <w:szCs w:val="24"/>
        </w:rPr>
        <w:tab/>
        <w:t>Removing FiLM and CBN from ResBlock</w:t>
      </w:r>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FiLM and CBN</w:t>
      </w:r>
      <w:r w:rsidR="009E70D1">
        <w:rPr>
          <w:sz w:val="24"/>
          <w:szCs w:val="24"/>
        </w:rPr>
        <w:t xml:space="preserve"> </w:t>
      </w:r>
      <w:r w:rsidR="00482410">
        <w:rPr>
          <w:sz w:val="24"/>
          <w:szCs w:val="24"/>
        </w:rPr>
        <w:t>(FiBN)</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r>
              <w:rPr>
                <w:sz w:val="24"/>
                <w:szCs w:val="24"/>
              </w:rPr>
              <w:t>ResBlock</w:t>
            </w:r>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394C0182" w:rsidR="004C2F6A" w:rsidRDefault="004C2F6A" w:rsidP="000A2402">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FiBN combination, does not deviate far from the best model’s performance, revealing that the model can reason and answer diverse questions successfully by modulating features even just once. However, more </w:t>
      </w:r>
      <w:r w:rsidR="00823BE5" w:rsidRPr="004C2F6A">
        <w:rPr>
          <w:sz w:val="24"/>
          <w:szCs w:val="24"/>
        </w:rPr>
        <w:t>than</w:t>
      </w:r>
      <w:r w:rsidRPr="004C2F6A">
        <w:rPr>
          <w:sz w:val="24"/>
          <w:szCs w:val="24"/>
        </w:rPr>
        <w:t xml:space="preserve"> 2 combinations of FiBN cause an increase in overfitting of roughly 1.5%</w:t>
      </w:r>
      <w:r w:rsidR="00482410">
        <w:rPr>
          <w:sz w:val="24"/>
          <w:szCs w:val="24"/>
        </w:rPr>
        <w:t>.</w:t>
      </w:r>
      <w:r w:rsidR="00D242FD">
        <w:rPr>
          <w:sz w:val="24"/>
          <w:szCs w:val="24"/>
        </w:rPr>
        <w:t xml:space="preserve"> </w:t>
      </w:r>
    </w:p>
    <w:p w14:paraId="1B2A11EE" w14:textId="77777777" w:rsidR="001A309D" w:rsidRDefault="001A309D" w:rsidP="009710C7">
      <w:pPr>
        <w:bidi w:val="0"/>
        <w:spacing w:line="276" w:lineRule="auto"/>
        <w:rPr>
          <w:sz w:val="24"/>
          <w:szCs w:val="24"/>
        </w:rPr>
      </w:pPr>
    </w:p>
    <w:p w14:paraId="22E072C5" w14:textId="57146E46"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r w:rsidR="006641D6">
        <w:rPr>
          <w:sz w:val="24"/>
          <w:szCs w:val="24"/>
        </w:rPr>
        <w:t>FiLM</w:t>
      </w:r>
      <w:r>
        <w:rPr>
          <w:sz w:val="24"/>
          <w:szCs w:val="24"/>
        </w:rPr>
        <w:t xml:space="preserve"> model. The </w:t>
      </w:r>
      <w:r w:rsidR="002278CA">
        <w:rPr>
          <w:sz w:val="24"/>
          <w:szCs w:val="24"/>
        </w:rPr>
        <w:t>FiLM</w:t>
      </w:r>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ResBlocks and we </w:t>
      </w:r>
      <w:r w:rsidR="00482410">
        <w:rPr>
          <w:sz w:val="24"/>
          <w:szCs w:val="24"/>
        </w:rPr>
        <w:t>haven’t removed Fi</w:t>
      </w:r>
      <w:r w:rsidR="005031CD">
        <w:rPr>
          <w:sz w:val="24"/>
          <w:szCs w:val="24"/>
        </w:rPr>
        <w:t>BN from ResBlocks</w:t>
      </w:r>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r>
              <w:rPr>
                <w:sz w:val="24"/>
                <w:szCs w:val="24"/>
              </w:rPr>
              <w:t>FiBN</w:t>
            </w:r>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r>
              <w:rPr>
                <w:sz w:val="24"/>
                <w:szCs w:val="24"/>
              </w:rPr>
              <w:t>FiLM</w:t>
            </w:r>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10D929A" w14:textId="2D86A766" w:rsidR="00EF3260" w:rsidRDefault="0010736A" w:rsidP="00EF3260">
      <w:pPr>
        <w:bidi w:val="0"/>
        <w:spacing w:line="276" w:lineRule="auto"/>
        <w:rPr>
          <w:sz w:val="24"/>
          <w:szCs w:val="24"/>
        </w:rPr>
      </w:pPr>
      <w:r>
        <w:rPr>
          <w:sz w:val="24"/>
          <w:szCs w:val="24"/>
        </w:rPr>
        <w:t>Our FiBN model achieve higher train accuracy than the FiLM model but less validation accuracy. The addition of CBN layer instead of the normal BN causes the model to be more overfitted, thus results in lower validation accuracy</w:t>
      </w:r>
      <w:r w:rsidR="003D6194">
        <w:rPr>
          <w:sz w:val="24"/>
          <w:szCs w:val="24"/>
        </w:rPr>
        <w:t>. We believe that</w:t>
      </w:r>
      <w:r w:rsidR="003D6194" w:rsidRPr="003D6194">
        <w:rPr>
          <w:sz w:val="24"/>
          <w:szCs w:val="24"/>
        </w:rPr>
        <w:t xml:space="preserve"> </w:t>
      </w:r>
      <w:r w:rsidR="003D6194">
        <w:rPr>
          <w:sz w:val="24"/>
          <w:szCs w:val="24"/>
        </w:rPr>
        <w:t xml:space="preserve">it is possible to achieve </w:t>
      </w:r>
      <w:r w:rsidR="00031FDA">
        <w:rPr>
          <w:sz w:val="24"/>
          <w:szCs w:val="24"/>
        </w:rPr>
        <w:t>better results</w:t>
      </w:r>
      <w:r w:rsidR="003D6194">
        <w:rPr>
          <w:sz w:val="24"/>
          <w:szCs w:val="24"/>
        </w:rPr>
        <w:t xml:space="preserve"> with our model by doing more</w:t>
      </w:r>
      <w:r w:rsidR="00DC0759">
        <w:rPr>
          <w:sz w:val="24"/>
          <w:szCs w:val="24"/>
        </w:rPr>
        <w:t xml:space="preserve"> </w:t>
      </w:r>
      <w:r w:rsidR="003D6194">
        <w:rPr>
          <w:sz w:val="24"/>
          <w:szCs w:val="24"/>
        </w:rPr>
        <w:t xml:space="preserve">architecture </w:t>
      </w:r>
      <w:r w:rsidR="007C1B2F">
        <w:rPr>
          <w:sz w:val="24"/>
          <w:szCs w:val="24"/>
        </w:rPr>
        <w:t>and hyperparameters tests</w:t>
      </w:r>
      <w:r w:rsidR="00FC3997">
        <w:rPr>
          <w:sz w:val="24"/>
          <w:szCs w:val="24"/>
        </w:rPr>
        <w:t xml:space="preserve">. Due to lack of time we </w:t>
      </w:r>
      <w:r w:rsidR="00442FC2">
        <w:rPr>
          <w:sz w:val="24"/>
          <w:szCs w:val="24"/>
        </w:rPr>
        <w:t>couldn’t</w:t>
      </w:r>
      <w:r w:rsidR="00FC3997">
        <w:rPr>
          <w:sz w:val="24"/>
          <w:szCs w:val="24"/>
        </w:rPr>
        <w:t xml:space="preserve"> perform all the </w:t>
      </w:r>
      <w:r w:rsidR="001B2ACD">
        <w:rPr>
          <w:sz w:val="24"/>
          <w:szCs w:val="24"/>
        </w:rPr>
        <w:t>tuning tests</w:t>
      </w:r>
      <w:r w:rsidR="00FC3997">
        <w:rPr>
          <w:sz w:val="24"/>
          <w:szCs w:val="24"/>
        </w:rPr>
        <w:t xml:space="preserve"> we wanted</w:t>
      </w:r>
      <w:r w:rsidR="00E65C53">
        <w:rPr>
          <w:sz w:val="24"/>
          <w:szCs w:val="24"/>
        </w:rPr>
        <w:t>.</w:t>
      </w:r>
    </w:p>
    <w:p w14:paraId="5F22B249" w14:textId="511E7B1A" w:rsidR="002914E1" w:rsidRDefault="002914E1" w:rsidP="002914E1">
      <w:pPr>
        <w:bidi w:val="0"/>
        <w:spacing w:line="276" w:lineRule="auto"/>
        <w:rPr>
          <w:sz w:val="24"/>
          <w:szCs w:val="24"/>
        </w:rPr>
      </w:pPr>
    </w:p>
    <w:p w14:paraId="14025950" w14:textId="77777777" w:rsidR="002E3D60" w:rsidRDefault="002E3D60" w:rsidP="002914E1">
      <w:pPr>
        <w:bidi w:val="0"/>
        <w:spacing w:line="276" w:lineRule="auto"/>
        <w:rPr>
          <w:sz w:val="24"/>
          <w:szCs w:val="24"/>
        </w:rPr>
      </w:pPr>
    </w:p>
    <w:p w14:paraId="6C448E4D" w14:textId="4AF42A2A" w:rsidR="00E65C53" w:rsidRDefault="00544180" w:rsidP="002E3D60">
      <w:pPr>
        <w:bidi w:val="0"/>
        <w:spacing w:line="276" w:lineRule="auto"/>
        <w:rPr>
          <w:sz w:val="24"/>
          <w:szCs w:val="24"/>
        </w:rPr>
      </w:pPr>
      <w:bookmarkStart w:id="0" w:name="_GoBack"/>
      <w:bookmarkEnd w:id="0"/>
      <w:r>
        <w:rPr>
          <w:sz w:val="24"/>
          <w:szCs w:val="24"/>
        </w:rPr>
        <w:lastRenderedPageBreak/>
        <w:t xml:space="preserve">In </w:t>
      </w:r>
      <w:r w:rsidR="00092F3C">
        <w:rPr>
          <w:sz w:val="24"/>
          <w:szCs w:val="24"/>
        </w:rPr>
        <w:t>addition,</w:t>
      </w:r>
      <w:r>
        <w:rPr>
          <w:sz w:val="24"/>
          <w:szCs w:val="24"/>
        </w:rPr>
        <w:t xml:space="preserve"> we have tested our model Spatial Reasoning and compared it to the FiLM model</w:t>
      </w:r>
      <w:r w:rsidR="00D72300">
        <w:rPr>
          <w:sz w:val="24"/>
          <w:szCs w:val="24"/>
        </w:rPr>
        <w:t>’s</w:t>
      </w:r>
      <w:r>
        <w:rPr>
          <w:sz w:val="24"/>
          <w:szCs w:val="24"/>
        </w:rPr>
        <w:t xml:space="preserve"> Spatial Reasoning</w:t>
      </w:r>
      <w:r w:rsidR="004E2E6C">
        <w:rPr>
          <w:sz w:val="24"/>
          <w:szCs w:val="24"/>
        </w:rPr>
        <w:t>. As one of our goals was to achieve a different spatial reasoning.</w:t>
      </w:r>
      <w:r w:rsidR="004E2E6C">
        <w:rPr>
          <w:sz w:val="24"/>
          <w:szCs w:val="24"/>
        </w:rPr>
        <w:br/>
        <w:t>They are both presented in the pictures below</w:t>
      </w:r>
      <w:r w:rsidR="007C5F6D">
        <w:rPr>
          <w:sz w:val="24"/>
          <w:szCs w:val="24"/>
        </w:rPr>
        <w:t>:</w:t>
      </w:r>
    </w:p>
    <w:p w14:paraId="3B4DA863" w14:textId="2D41A320" w:rsidR="007C5F6D" w:rsidRDefault="007C5F6D" w:rsidP="007C5F6D">
      <w:pPr>
        <w:bidi w:val="0"/>
        <w:spacing w:line="276" w:lineRule="auto"/>
        <w:rPr>
          <w:sz w:val="24"/>
          <w:szCs w:val="24"/>
        </w:rPr>
      </w:pPr>
    </w:p>
    <w:p w14:paraId="4A1BCF34" w14:textId="27E8C9CB" w:rsidR="007C5F6D" w:rsidRDefault="007C5F6D" w:rsidP="007C5F6D">
      <w:pPr>
        <w:bidi w:val="0"/>
        <w:spacing w:line="276" w:lineRule="auto"/>
        <w:rPr>
          <w:sz w:val="24"/>
          <w:szCs w:val="24"/>
        </w:rPr>
      </w:pPr>
    </w:p>
    <w:p w14:paraId="28924AA9" w14:textId="77777777" w:rsidR="007C5F6D" w:rsidRDefault="007C5F6D" w:rsidP="007C5F6D">
      <w:pPr>
        <w:bidi w:val="0"/>
        <w:spacing w:line="276" w:lineRule="auto"/>
        <w:rPr>
          <w:sz w:val="24"/>
          <w:szCs w:val="24"/>
        </w:rPr>
      </w:pPr>
    </w:p>
    <w:p w14:paraId="5A30EDE4" w14:textId="3E84B2CD" w:rsidR="009F7358" w:rsidRPr="00D46AA5" w:rsidRDefault="009F7358" w:rsidP="009F7358">
      <w:pPr>
        <w:bidi w:val="0"/>
        <w:spacing w:line="276" w:lineRule="auto"/>
        <w:rPr>
          <w:b/>
          <w:bCs/>
          <w:sz w:val="24"/>
          <w:szCs w:val="24"/>
        </w:rPr>
      </w:pPr>
      <w:r w:rsidRPr="00D46AA5">
        <w:rPr>
          <w:b/>
          <w:bCs/>
          <w:sz w:val="24"/>
          <w:szCs w:val="24"/>
        </w:rPr>
        <w:t>Conclusion</w:t>
      </w:r>
    </w:p>
    <w:p w14:paraId="03CC2DC8" w14:textId="0ADAE1FF" w:rsidR="009F7358" w:rsidRPr="009F7358" w:rsidRDefault="009F7358" w:rsidP="009F7358">
      <w:pPr>
        <w:bidi w:val="0"/>
        <w:spacing w:line="276" w:lineRule="auto"/>
        <w:rPr>
          <w:sz w:val="24"/>
          <w:szCs w:val="24"/>
        </w:rPr>
      </w:pPr>
      <w:r>
        <w:rPr>
          <w:sz w:val="24"/>
          <w:szCs w:val="24"/>
        </w:rPr>
        <w:t xml:space="preserve">We have built a model </w:t>
      </w:r>
      <w:r w:rsidR="003B6116">
        <w:rPr>
          <w:sz w:val="24"/>
          <w:szCs w:val="24"/>
        </w:rPr>
        <w:t>like</w:t>
      </w:r>
      <w:r>
        <w:rPr>
          <w:sz w:val="24"/>
          <w:szCs w:val="24"/>
        </w:rPr>
        <w:t xml:space="preserve"> the Original FiLM model but replaced the normal BN with CBN.</w:t>
      </w:r>
      <w:r w:rsidR="003B6116">
        <w:rPr>
          <w:sz w:val="24"/>
          <w:szCs w:val="24"/>
        </w:rPr>
        <w:t xml:space="preserve"> Our </w:t>
      </w:r>
      <w:r w:rsidR="00003042">
        <w:rPr>
          <w:sz w:val="24"/>
          <w:szCs w:val="24"/>
        </w:rPr>
        <w:t xml:space="preserve">model is more overfitted due to the fact </w:t>
      </w:r>
      <w:r w:rsidR="0050226C">
        <w:rPr>
          <w:sz w:val="24"/>
          <w:szCs w:val="24"/>
        </w:rPr>
        <w:t>we have 2 layers,</w:t>
      </w:r>
      <w:r w:rsidR="00003042">
        <w:rPr>
          <w:sz w:val="24"/>
          <w:szCs w:val="24"/>
        </w:rPr>
        <w:t xml:space="preserve"> FiLM and CBN</w:t>
      </w:r>
      <w:r w:rsidR="0050226C">
        <w:rPr>
          <w:sz w:val="24"/>
          <w:szCs w:val="24"/>
        </w:rPr>
        <w:t xml:space="preserve">, </w:t>
      </w:r>
      <w:r w:rsidR="00003042">
        <w:rPr>
          <w:sz w:val="24"/>
          <w:szCs w:val="24"/>
        </w:rPr>
        <w:t>change the weights that GRU uses</w:t>
      </w:r>
      <w:r w:rsidR="00743538">
        <w:rPr>
          <w:sz w:val="24"/>
          <w:szCs w:val="24"/>
        </w:rPr>
        <w:t xml:space="preserve">, that results in </w:t>
      </w:r>
      <w:r w:rsidR="00003042">
        <w:rPr>
          <w:sz w:val="24"/>
          <w:szCs w:val="24"/>
        </w:rPr>
        <w:t xml:space="preserve">the model </w:t>
      </w:r>
      <w:r w:rsidR="00C705FF">
        <w:rPr>
          <w:sz w:val="24"/>
          <w:szCs w:val="24"/>
        </w:rPr>
        <w:t>being</w:t>
      </w:r>
      <w:r w:rsidR="00003042">
        <w:rPr>
          <w:sz w:val="24"/>
          <w:szCs w:val="24"/>
        </w:rPr>
        <w:t xml:space="preserve"> more related </w:t>
      </w:r>
      <w:r w:rsidR="003462F4">
        <w:rPr>
          <w:sz w:val="24"/>
          <w:szCs w:val="24"/>
        </w:rPr>
        <w:t>to</w:t>
      </w:r>
      <w:r w:rsidR="00003042">
        <w:rPr>
          <w:sz w:val="24"/>
          <w:szCs w:val="24"/>
        </w:rPr>
        <w:t xml:space="preserve"> the train data.</w:t>
      </w:r>
      <w:r w:rsidR="00C44B98">
        <w:rPr>
          <w:sz w:val="24"/>
          <w:szCs w:val="24"/>
        </w:rPr>
        <w:t xml:space="preserve"> Our FiBN model achieve good results even </w:t>
      </w:r>
      <w:r w:rsidR="00083A9A">
        <w:rPr>
          <w:sz w:val="24"/>
          <w:szCs w:val="24"/>
        </w:rPr>
        <w:t>with the</w:t>
      </w:r>
      <w:r w:rsidR="00C44B98">
        <w:rPr>
          <w:sz w:val="24"/>
          <w:szCs w:val="24"/>
        </w:rPr>
        <w:t xml:space="preserve"> limitations we had on the training.</w:t>
      </w:r>
      <w:r w:rsidR="00083A9A">
        <w:rPr>
          <w:sz w:val="24"/>
          <w:szCs w:val="24"/>
        </w:rPr>
        <w:t xml:space="preserve"> We believe that training the model for more than 24hrs and with the full dataset can achieve much better results </w:t>
      </w:r>
      <w:r w:rsidR="007D333E">
        <w:rPr>
          <w:sz w:val="24"/>
          <w:szCs w:val="24"/>
        </w:rPr>
        <w:t>and maybe even better than FiLM</w:t>
      </w:r>
      <w:r w:rsidR="00BA6F5F">
        <w:rPr>
          <w:sz w:val="24"/>
          <w:szCs w:val="24"/>
        </w:rPr>
        <w:t>.</w:t>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266056A8" w14:textId="41B8F10C" w:rsidR="00343977" w:rsidRDefault="00343977" w:rsidP="00343977">
      <w:pPr>
        <w:bidi w:val="0"/>
        <w:spacing w:line="276" w:lineRule="auto"/>
        <w:rPr>
          <w:color w:val="4472C4" w:themeColor="accent1"/>
          <w:sz w:val="24"/>
          <w:szCs w:val="24"/>
        </w:rPr>
      </w:pPr>
    </w:p>
    <w:p w14:paraId="6F0442C8" w14:textId="1182E24D" w:rsidR="00256BEA" w:rsidRDefault="00256BEA" w:rsidP="00256BEA">
      <w:pPr>
        <w:bidi w:val="0"/>
        <w:spacing w:line="276" w:lineRule="auto"/>
        <w:rPr>
          <w:color w:val="4472C4" w:themeColor="accent1"/>
          <w:sz w:val="24"/>
          <w:szCs w:val="24"/>
        </w:rPr>
      </w:pPr>
    </w:p>
    <w:p w14:paraId="65307053" w14:textId="0E51FD84" w:rsidR="00256BEA" w:rsidRDefault="00256BEA" w:rsidP="00256BEA">
      <w:pPr>
        <w:bidi w:val="0"/>
        <w:spacing w:line="276" w:lineRule="auto"/>
        <w:rPr>
          <w:color w:val="4472C4" w:themeColor="accent1"/>
          <w:sz w:val="24"/>
          <w:szCs w:val="24"/>
        </w:rPr>
      </w:pPr>
    </w:p>
    <w:p w14:paraId="7A7770DD" w14:textId="5331CC2A" w:rsidR="00256BEA" w:rsidRDefault="00256BEA" w:rsidP="00256BEA">
      <w:pPr>
        <w:bidi w:val="0"/>
        <w:spacing w:line="276" w:lineRule="auto"/>
        <w:rPr>
          <w:color w:val="4472C4" w:themeColor="accent1"/>
          <w:sz w:val="24"/>
          <w:szCs w:val="24"/>
        </w:rPr>
      </w:pPr>
    </w:p>
    <w:p w14:paraId="38724718" w14:textId="131E2369" w:rsidR="00256BEA" w:rsidRDefault="00256BEA" w:rsidP="00256BEA">
      <w:pPr>
        <w:bidi w:val="0"/>
        <w:spacing w:line="276" w:lineRule="auto"/>
        <w:rPr>
          <w:color w:val="4472C4" w:themeColor="accent1"/>
          <w:sz w:val="24"/>
          <w:szCs w:val="24"/>
        </w:rPr>
      </w:pPr>
    </w:p>
    <w:p w14:paraId="064135C2" w14:textId="0EB81950" w:rsidR="00256BEA" w:rsidRDefault="00256BEA" w:rsidP="00256BEA">
      <w:pPr>
        <w:bidi w:val="0"/>
        <w:spacing w:line="276" w:lineRule="auto"/>
        <w:rPr>
          <w:color w:val="4472C4" w:themeColor="accent1"/>
          <w:sz w:val="24"/>
          <w:szCs w:val="24"/>
        </w:rPr>
      </w:pPr>
    </w:p>
    <w:p w14:paraId="47AFD0A1" w14:textId="77777777" w:rsidR="00256BEA" w:rsidRDefault="00256BEA" w:rsidP="00256BEA">
      <w:pPr>
        <w:bidi w:val="0"/>
        <w:spacing w:line="276" w:lineRule="auto"/>
        <w:rPr>
          <w:color w:val="4472C4" w:themeColor="accent1"/>
          <w:sz w:val="24"/>
          <w:szCs w:val="24"/>
        </w:rPr>
      </w:pPr>
    </w:p>
    <w:p w14:paraId="4F1242F1" w14:textId="17BC725D" w:rsidR="001010CA" w:rsidRPr="00823BE5" w:rsidRDefault="00D12261" w:rsidP="001010CA">
      <w:pPr>
        <w:bidi w:val="0"/>
        <w:spacing w:line="276" w:lineRule="auto"/>
        <w:rPr>
          <w:sz w:val="24"/>
          <w:szCs w:val="24"/>
        </w:rPr>
      </w:pPr>
      <w:r>
        <w:rPr>
          <w:b/>
          <w:bCs/>
          <w:sz w:val="32"/>
          <w:szCs w:val="32"/>
        </w:rPr>
        <w:lastRenderedPageBreak/>
        <w:t>6</w:t>
      </w:r>
      <w:r>
        <w:rPr>
          <w:b/>
          <w:bCs/>
          <w:sz w:val="32"/>
          <w:szCs w:val="32"/>
        </w:rPr>
        <w:tab/>
      </w:r>
      <w:r w:rsidR="00802B46" w:rsidRPr="003771FC">
        <w:rPr>
          <w:b/>
          <w:bCs/>
          <w:sz w:val="32"/>
          <w:szCs w:val="32"/>
        </w:rPr>
        <w:t>References</w:t>
      </w:r>
    </w:p>
    <w:p w14:paraId="215A1EB2" w14:textId="401D88B1"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Pr="001010CA">
        <w:rPr>
          <w:rFonts w:ascii="Calibri" w:hAnsi="Calibri" w:cs="Calibri"/>
          <w:noProof/>
        </w:rPr>
        <w:t xml:space="preserve">Anderson, P., He, X., Buehler, C., Teney, D., Johnson, M., Gould, S., &amp; Zhang, L. (2017). Bottom-Up and Top-Down Attention for Image Captioning and Visual Question Answering. </w:t>
      </w:r>
      <w:r w:rsidRPr="001010CA">
        <w:rPr>
          <w:rFonts w:ascii="Calibri" w:hAnsi="Calibri" w:cs="Calibri"/>
          <w:i/>
          <w:iCs/>
          <w:noProof/>
        </w:rPr>
        <w:t>Proceedings of the IEEE Computer Society Conference on Computer Vision and Pattern Recognition</w:t>
      </w:r>
      <w:r w:rsidRPr="001010CA">
        <w:rPr>
          <w:rFonts w:ascii="Calibri" w:hAnsi="Calibri" w:cs="Calibri"/>
          <w:noProof/>
        </w:rPr>
        <w:t>, 6077–6086. https://doi.org/10.1109/CVPR.2018.00636</w:t>
      </w:r>
    </w:p>
    <w:p w14:paraId="1958514F"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Chung, J., Gulcehre, C., Cho, K., &amp; Bengio, Y. (2014). </w:t>
      </w:r>
      <w:r w:rsidRPr="001010CA">
        <w:rPr>
          <w:rFonts w:ascii="Calibri" w:hAnsi="Calibri" w:cs="Calibri"/>
          <w:i/>
          <w:iCs/>
          <w:noProof/>
        </w:rPr>
        <w:t>Empirical Evaluation of Gated Recurrent Neural Networks on Sequence Modeling</w:t>
      </w:r>
      <w:r w:rsidRPr="001010CA">
        <w:rPr>
          <w:rFonts w:ascii="Calibri" w:hAnsi="Calibri" w:cs="Calibri"/>
          <w:noProof/>
        </w:rPr>
        <w:t>. 1–9. Retrieved from http://arxiv.org/abs/1412.3555</w:t>
      </w:r>
    </w:p>
    <w:p w14:paraId="6C33F17A"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De Vries, H., Strub, F., Mary, J., Larochelle, H., Pietquin, O., &amp; Courville, A. (2017). Modulating early visual processing by language. </w:t>
      </w:r>
      <w:r w:rsidRPr="001010CA">
        <w:rPr>
          <w:rFonts w:ascii="Calibri" w:hAnsi="Calibri" w:cs="Calibri"/>
          <w:i/>
          <w:iCs/>
          <w:noProof/>
        </w:rPr>
        <w:t>Advances in Neural Information Processing Systems</w:t>
      </w:r>
      <w:r w:rsidRPr="001010CA">
        <w:rPr>
          <w:rFonts w:ascii="Calibri" w:hAnsi="Calibri" w:cs="Calibri"/>
          <w:noProof/>
        </w:rPr>
        <w:t xml:space="preserve">, </w:t>
      </w:r>
      <w:r w:rsidRPr="001010CA">
        <w:rPr>
          <w:rFonts w:ascii="Calibri" w:hAnsi="Calibri" w:cs="Calibri"/>
          <w:i/>
          <w:iCs/>
          <w:noProof/>
        </w:rPr>
        <w:t>2017</w:t>
      </w:r>
      <w:r w:rsidRPr="001010CA">
        <w:rPr>
          <w:rFonts w:ascii="Calibri" w:hAnsi="Calibri" w:cs="Calibri"/>
          <w:noProof/>
        </w:rPr>
        <w:t>-</w:t>
      </w:r>
      <w:r w:rsidRPr="001010CA">
        <w:rPr>
          <w:rFonts w:ascii="Calibri" w:hAnsi="Calibri" w:cs="Calibri"/>
          <w:i/>
          <w:iCs/>
          <w:noProof/>
        </w:rPr>
        <w:t>Decem</w:t>
      </w:r>
      <w:r w:rsidRPr="001010CA">
        <w:rPr>
          <w:rFonts w:ascii="Calibri" w:hAnsi="Calibri" w:cs="Calibri"/>
          <w:noProof/>
        </w:rPr>
        <w:t>, 6595–6605.</w:t>
      </w:r>
    </w:p>
    <w:p w14:paraId="1FC3D4DA"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Goyal, Y., Khot, T., Agrawal, A., Summers-Stay, D., Batra, D., &amp; Parikh, D. (2017). Making the V in VQA Matter: Elevating the Role of Image Understanding in Visual Question Answering. </w:t>
      </w:r>
      <w:r w:rsidRPr="001010CA">
        <w:rPr>
          <w:rFonts w:ascii="Calibri" w:hAnsi="Calibri" w:cs="Calibri"/>
          <w:i/>
          <w:iCs/>
          <w:noProof/>
        </w:rPr>
        <w:t>International Journal of Computer Vision</w:t>
      </w:r>
      <w:r w:rsidRPr="001010CA">
        <w:rPr>
          <w:rFonts w:ascii="Calibri" w:hAnsi="Calibri" w:cs="Calibri"/>
          <w:noProof/>
        </w:rPr>
        <w:t xml:space="preserve">, </w:t>
      </w:r>
      <w:r w:rsidRPr="001010CA">
        <w:rPr>
          <w:rFonts w:ascii="Calibri" w:hAnsi="Calibri" w:cs="Calibri"/>
          <w:i/>
          <w:iCs/>
          <w:noProof/>
        </w:rPr>
        <w:t>127</w:t>
      </w:r>
      <w:r w:rsidRPr="001010CA">
        <w:rPr>
          <w:rFonts w:ascii="Calibri" w:hAnsi="Calibri" w:cs="Calibri"/>
          <w:noProof/>
        </w:rPr>
        <w:t>(4), 398–414. https://doi.org/10.1007/s11263-018-1116-0</w:t>
      </w:r>
    </w:p>
    <w:p w14:paraId="36C968AB"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Johnson, J., Fei-Fei, L., Hariharan, B., Zitnick, C. L., Van Der Maaten, L., &amp; Girshick, R. (2017). CLEVR: A diagnostic dataset for compositional language and elementary visual reasoning. </w:t>
      </w:r>
      <w:r w:rsidRPr="001010CA">
        <w:rPr>
          <w:rFonts w:ascii="Calibri" w:hAnsi="Calibri" w:cs="Calibri"/>
          <w:i/>
          <w:iCs/>
          <w:noProof/>
        </w:rPr>
        <w:t>Proceedings - 30th IEEE Conference on Computer Vision and Pattern Recognition, CVPR 2017</w:t>
      </w:r>
      <w:r w:rsidRPr="001010CA">
        <w:rPr>
          <w:rFonts w:ascii="Calibri" w:hAnsi="Calibri" w:cs="Calibri"/>
          <w:noProof/>
        </w:rPr>
        <w:t xml:space="preserve">, </w:t>
      </w:r>
      <w:r w:rsidRPr="001010CA">
        <w:rPr>
          <w:rFonts w:ascii="Calibri" w:hAnsi="Calibri" w:cs="Calibri"/>
          <w:i/>
          <w:iCs/>
          <w:noProof/>
        </w:rPr>
        <w:t>2017</w:t>
      </w:r>
      <w:r w:rsidRPr="001010CA">
        <w:rPr>
          <w:rFonts w:ascii="Calibri" w:hAnsi="Calibri" w:cs="Calibri"/>
          <w:noProof/>
        </w:rPr>
        <w:t>-</w:t>
      </w:r>
      <w:r w:rsidRPr="001010CA">
        <w:rPr>
          <w:rFonts w:ascii="Calibri" w:hAnsi="Calibri" w:cs="Calibri"/>
          <w:i/>
          <w:iCs/>
          <w:noProof/>
        </w:rPr>
        <w:t>Janua</w:t>
      </w:r>
      <w:r w:rsidRPr="001010CA">
        <w:rPr>
          <w:rFonts w:ascii="Calibri" w:hAnsi="Calibri" w:cs="Calibri"/>
          <w:noProof/>
        </w:rPr>
        <w:t>, 1988–1997. https://doi.org/10.1109/CVPR.2017.215</w:t>
      </w:r>
    </w:p>
    <w:p w14:paraId="67C127CF"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Lu, J., Yang, J., Batra, D., &amp; Parikh, D. (2016). Hierarchical question-image co-attention for visual question answering. </w:t>
      </w:r>
      <w:r w:rsidRPr="001010CA">
        <w:rPr>
          <w:rFonts w:ascii="Calibri" w:hAnsi="Calibri" w:cs="Calibri"/>
          <w:i/>
          <w:iCs/>
          <w:noProof/>
        </w:rPr>
        <w:t>Advances in Neural Information Processing Systems</w:t>
      </w:r>
      <w:r w:rsidRPr="001010CA">
        <w:rPr>
          <w:rFonts w:ascii="Calibri" w:hAnsi="Calibri" w:cs="Calibri"/>
          <w:noProof/>
        </w:rPr>
        <w:t>, (c), 289–297.</w:t>
      </w:r>
    </w:p>
    <w:p w14:paraId="7821192C"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Malinowski, M., Rohrbach, M., &amp; Fritz, M. (2015). Ask your neurons: A neural-based approach to answering questions about images. </w:t>
      </w:r>
      <w:r w:rsidRPr="001010CA">
        <w:rPr>
          <w:rFonts w:ascii="Calibri" w:hAnsi="Calibri" w:cs="Calibri"/>
          <w:i/>
          <w:iCs/>
          <w:noProof/>
        </w:rPr>
        <w:t>Proceedings of the IEEE International Conference on Computer Vision</w:t>
      </w:r>
      <w:r w:rsidRPr="001010CA">
        <w:rPr>
          <w:rFonts w:ascii="Calibri" w:hAnsi="Calibri" w:cs="Calibri"/>
          <w:noProof/>
        </w:rPr>
        <w:t xml:space="preserve">, </w:t>
      </w:r>
      <w:r w:rsidRPr="001010CA">
        <w:rPr>
          <w:rFonts w:ascii="Calibri" w:hAnsi="Calibri" w:cs="Calibri"/>
          <w:i/>
          <w:iCs/>
          <w:noProof/>
        </w:rPr>
        <w:t>2015 Inter</w:t>
      </w:r>
      <w:r w:rsidRPr="001010CA">
        <w:rPr>
          <w:rFonts w:ascii="Calibri" w:hAnsi="Calibri" w:cs="Calibri"/>
          <w:noProof/>
        </w:rPr>
        <w:t>, 1–9. https://doi.org/10.1109/ICCV.2015.9</w:t>
      </w:r>
    </w:p>
    <w:p w14:paraId="28CF992F"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Perez, E., de Vries, H., Strub, F., Dumoulin, V., &amp; Courville, A. (2017). Learning Visual Reasoning Without Strong Priors. Retrieved from http://arxiv.org/abs/1707.03017</w:t>
      </w:r>
    </w:p>
    <w:p w14:paraId="3F345EA4"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Perez, E., Strub, F., De Vries, H., Dumoulin, V., &amp; Courville, A. (2018). FiLM: Visual reasoning with a general conditioning layer. </w:t>
      </w:r>
      <w:r w:rsidRPr="001010CA">
        <w:rPr>
          <w:rFonts w:ascii="Calibri" w:hAnsi="Calibri" w:cs="Calibri"/>
          <w:i/>
          <w:iCs/>
          <w:noProof/>
        </w:rPr>
        <w:t>32nd AAAI Conference on Artificial Intelligence, AAAI 2018</w:t>
      </w:r>
      <w:r w:rsidRPr="001010CA">
        <w:rPr>
          <w:rFonts w:ascii="Calibri" w:hAnsi="Calibri" w:cs="Calibri"/>
          <w:noProof/>
        </w:rPr>
        <w:t>, 3942–3951. Retrieved from https://arxiv.org/abs/1709.07871</w:t>
      </w:r>
    </w:p>
    <w:p w14:paraId="571F86C1"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rPr>
      </w:pPr>
      <w:r w:rsidRPr="001010CA">
        <w:rPr>
          <w:rFonts w:ascii="Calibri" w:hAnsi="Calibri" w:cs="Calibri"/>
          <w:noProof/>
        </w:rPr>
        <w:t xml:space="preserve">Watters, N., Tacchetti, A., Weber, T., Pascanu, R., Battaglia, P., &amp; Zoran, D. (2017). </w:t>
      </w:r>
      <w:r w:rsidRPr="001010CA">
        <w:rPr>
          <w:rFonts w:ascii="Calibri" w:hAnsi="Calibri" w:cs="Calibri"/>
          <w:i/>
          <w:iCs/>
          <w:noProof/>
        </w:rPr>
        <w:t>Visual Interaction Networks</w:t>
      </w:r>
      <w:r w:rsidRPr="001010CA">
        <w:rPr>
          <w:rFonts w:ascii="Calibri" w:hAnsi="Calibri" w:cs="Calibri"/>
          <w:noProof/>
        </w:rPr>
        <w:t>. 1–14. Retrieved from http://arxiv.org/abs/1706.01433</w:t>
      </w:r>
    </w:p>
    <w:p w14:paraId="6F817765" w14:textId="77777777" w:rsidR="001010CA" w:rsidRPr="001010CA" w:rsidRDefault="001010CA" w:rsidP="001010CA">
      <w:pPr>
        <w:widowControl w:val="0"/>
        <w:autoSpaceDE w:val="0"/>
        <w:autoSpaceDN w:val="0"/>
        <w:adjustRightInd w:val="0"/>
        <w:spacing w:line="240" w:lineRule="auto"/>
        <w:ind w:left="480" w:hanging="480"/>
        <w:rPr>
          <w:rFonts w:ascii="Calibri" w:hAnsi="Calibri" w:cs="Calibri"/>
          <w:noProof/>
          <w:szCs w:val="20"/>
        </w:rPr>
      </w:pPr>
      <w:r w:rsidRPr="001010CA">
        <w:rPr>
          <w:rFonts w:ascii="Calibri" w:hAnsi="Calibri" w:cs="Calibri"/>
          <w:noProof/>
        </w:rPr>
        <w:t xml:space="preserve">Yang, Z., He, X., Gao, J., Deng, L., &amp; Smola, A. (2016). Stacked attention networks for image question answering. </w:t>
      </w:r>
      <w:r w:rsidRPr="001010CA">
        <w:rPr>
          <w:rFonts w:ascii="Calibri" w:hAnsi="Calibri" w:cs="Calibri"/>
          <w:i/>
          <w:iCs/>
          <w:noProof/>
        </w:rPr>
        <w:t>Proceedings of the IEEE Computer Society Conference on Computer Vision and Pattern Recognition</w:t>
      </w:r>
      <w:r w:rsidRPr="001010CA">
        <w:rPr>
          <w:rFonts w:ascii="Calibri" w:hAnsi="Calibri" w:cs="Calibri"/>
          <w:noProof/>
        </w:rPr>
        <w:t xml:space="preserve">, </w:t>
      </w:r>
      <w:r w:rsidRPr="001010CA">
        <w:rPr>
          <w:rFonts w:ascii="Calibri" w:hAnsi="Calibri" w:cs="Calibri"/>
          <w:i/>
          <w:iCs/>
          <w:noProof/>
        </w:rPr>
        <w:t>2016</w:t>
      </w:r>
      <w:r w:rsidRPr="001010CA">
        <w:rPr>
          <w:rFonts w:ascii="Calibri" w:hAnsi="Calibri" w:cs="Calibri"/>
          <w:noProof/>
        </w:rPr>
        <w:t>-</w:t>
      </w:r>
      <w:r w:rsidRPr="001010CA">
        <w:rPr>
          <w:rFonts w:ascii="Calibri" w:hAnsi="Calibri" w:cs="Calibri"/>
          <w:i/>
          <w:iCs/>
          <w:noProof/>
        </w:rPr>
        <w:t>Decem</w:t>
      </w:r>
      <w:r w:rsidRPr="001010CA">
        <w:rPr>
          <w:rFonts w:ascii="Calibri" w:hAnsi="Calibri" w:cs="Calibri"/>
          <w:noProof/>
        </w:rPr>
        <w:t>(1), 21–29. https://doi.org/10.1109/CVPR.2016.10</w:t>
      </w:r>
    </w:p>
    <w:p w14:paraId="5305E86E" w14:textId="0CC6C26D" w:rsidR="00785FDA" w:rsidRPr="003C1F57" w:rsidRDefault="001010CA" w:rsidP="006265FF">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3042"/>
    <w:rsid w:val="000033A6"/>
    <w:rsid w:val="00004A49"/>
    <w:rsid w:val="00010883"/>
    <w:rsid w:val="00016BFA"/>
    <w:rsid w:val="00031E2E"/>
    <w:rsid w:val="00031FDA"/>
    <w:rsid w:val="000358C7"/>
    <w:rsid w:val="00041A79"/>
    <w:rsid w:val="000555B1"/>
    <w:rsid w:val="00055DEB"/>
    <w:rsid w:val="000560A1"/>
    <w:rsid w:val="00057C1C"/>
    <w:rsid w:val="000602DC"/>
    <w:rsid w:val="00061E55"/>
    <w:rsid w:val="00072635"/>
    <w:rsid w:val="00077CD6"/>
    <w:rsid w:val="00083114"/>
    <w:rsid w:val="00083A9A"/>
    <w:rsid w:val="00085AA4"/>
    <w:rsid w:val="00092F3C"/>
    <w:rsid w:val="000931C2"/>
    <w:rsid w:val="00096885"/>
    <w:rsid w:val="000A1813"/>
    <w:rsid w:val="000A2402"/>
    <w:rsid w:val="000B2DFA"/>
    <w:rsid w:val="000C0320"/>
    <w:rsid w:val="000C32A2"/>
    <w:rsid w:val="000C7009"/>
    <w:rsid w:val="000D70AF"/>
    <w:rsid w:val="000E0A8D"/>
    <w:rsid w:val="000E6FCC"/>
    <w:rsid w:val="000F2B6A"/>
    <w:rsid w:val="000F5D48"/>
    <w:rsid w:val="001010CA"/>
    <w:rsid w:val="0010736A"/>
    <w:rsid w:val="001265D2"/>
    <w:rsid w:val="00132192"/>
    <w:rsid w:val="001349EC"/>
    <w:rsid w:val="0013628F"/>
    <w:rsid w:val="0014349F"/>
    <w:rsid w:val="0014549F"/>
    <w:rsid w:val="00163DCE"/>
    <w:rsid w:val="00170869"/>
    <w:rsid w:val="001718C0"/>
    <w:rsid w:val="00171BA4"/>
    <w:rsid w:val="00174B1E"/>
    <w:rsid w:val="001761C4"/>
    <w:rsid w:val="00185FF4"/>
    <w:rsid w:val="0019162F"/>
    <w:rsid w:val="00196333"/>
    <w:rsid w:val="001A309D"/>
    <w:rsid w:val="001A3DEA"/>
    <w:rsid w:val="001A49C4"/>
    <w:rsid w:val="001B21C7"/>
    <w:rsid w:val="001B2ACD"/>
    <w:rsid w:val="001C3697"/>
    <w:rsid w:val="001D2AE7"/>
    <w:rsid w:val="001D3EA2"/>
    <w:rsid w:val="001D4B1B"/>
    <w:rsid w:val="001D792A"/>
    <w:rsid w:val="00200116"/>
    <w:rsid w:val="002037E5"/>
    <w:rsid w:val="00211299"/>
    <w:rsid w:val="00211337"/>
    <w:rsid w:val="0022362A"/>
    <w:rsid w:val="002278CA"/>
    <w:rsid w:val="002301F1"/>
    <w:rsid w:val="002316B3"/>
    <w:rsid w:val="002340B3"/>
    <w:rsid w:val="00234AEB"/>
    <w:rsid w:val="002352DF"/>
    <w:rsid w:val="002477CE"/>
    <w:rsid w:val="00256BEA"/>
    <w:rsid w:val="002575FB"/>
    <w:rsid w:val="002704D2"/>
    <w:rsid w:val="002706E7"/>
    <w:rsid w:val="00274DDE"/>
    <w:rsid w:val="00280875"/>
    <w:rsid w:val="00282619"/>
    <w:rsid w:val="002867DE"/>
    <w:rsid w:val="002914E1"/>
    <w:rsid w:val="002A1A29"/>
    <w:rsid w:val="002A226F"/>
    <w:rsid w:val="002A4B07"/>
    <w:rsid w:val="002B0E11"/>
    <w:rsid w:val="002B6610"/>
    <w:rsid w:val="002B66D7"/>
    <w:rsid w:val="002C4537"/>
    <w:rsid w:val="002C7AE4"/>
    <w:rsid w:val="002D2BE7"/>
    <w:rsid w:val="002E2175"/>
    <w:rsid w:val="002E3D60"/>
    <w:rsid w:val="002F5920"/>
    <w:rsid w:val="0030003B"/>
    <w:rsid w:val="00301C29"/>
    <w:rsid w:val="0030474E"/>
    <w:rsid w:val="00305C32"/>
    <w:rsid w:val="003073E9"/>
    <w:rsid w:val="00313A7D"/>
    <w:rsid w:val="0032598C"/>
    <w:rsid w:val="00332A2C"/>
    <w:rsid w:val="0034140A"/>
    <w:rsid w:val="00342B99"/>
    <w:rsid w:val="00343977"/>
    <w:rsid w:val="003462F4"/>
    <w:rsid w:val="00372638"/>
    <w:rsid w:val="003771FC"/>
    <w:rsid w:val="00380D0B"/>
    <w:rsid w:val="00384A29"/>
    <w:rsid w:val="003947EF"/>
    <w:rsid w:val="0039650C"/>
    <w:rsid w:val="003A5B20"/>
    <w:rsid w:val="003B6116"/>
    <w:rsid w:val="003C1F57"/>
    <w:rsid w:val="003C53CD"/>
    <w:rsid w:val="003D0338"/>
    <w:rsid w:val="003D6194"/>
    <w:rsid w:val="003F1CE7"/>
    <w:rsid w:val="003F557E"/>
    <w:rsid w:val="00404144"/>
    <w:rsid w:val="00410BA3"/>
    <w:rsid w:val="00411074"/>
    <w:rsid w:val="00421550"/>
    <w:rsid w:val="00427740"/>
    <w:rsid w:val="00433F57"/>
    <w:rsid w:val="00442FC2"/>
    <w:rsid w:val="00443658"/>
    <w:rsid w:val="00454950"/>
    <w:rsid w:val="00456929"/>
    <w:rsid w:val="00457F86"/>
    <w:rsid w:val="004643A2"/>
    <w:rsid w:val="00482410"/>
    <w:rsid w:val="004901AE"/>
    <w:rsid w:val="004A1A47"/>
    <w:rsid w:val="004A255B"/>
    <w:rsid w:val="004A2CD9"/>
    <w:rsid w:val="004A5CB4"/>
    <w:rsid w:val="004A79D3"/>
    <w:rsid w:val="004B0A82"/>
    <w:rsid w:val="004B0C90"/>
    <w:rsid w:val="004B5124"/>
    <w:rsid w:val="004B540A"/>
    <w:rsid w:val="004B5BB4"/>
    <w:rsid w:val="004C2F6A"/>
    <w:rsid w:val="004E2E6C"/>
    <w:rsid w:val="004E54AC"/>
    <w:rsid w:val="004F3F9C"/>
    <w:rsid w:val="004F563C"/>
    <w:rsid w:val="0050226C"/>
    <w:rsid w:val="005031CD"/>
    <w:rsid w:val="00503FAD"/>
    <w:rsid w:val="00511ACD"/>
    <w:rsid w:val="005120C8"/>
    <w:rsid w:val="00521256"/>
    <w:rsid w:val="00521FFD"/>
    <w:rsid w:val="00532677"/>
    <w:rsid w:val="0054113D"/>
    <w:rsid w:val="00544180"/>
    <w:rsid w:val="005509A0"/>
    <w:rsid w:val="00552495"/>
    <w:rsid w:val="00556094"/>
    <w:rsid w:val="00556774"/>
    <w:rsid w:val="00560F46"/>
    <w:rsid w:val="00561863"/>
    <w:rsid w:val="00563171"/>
    <w:rsid w:val="00566468"/>
    <w:rsid w:val="00575306"/>
    <w:rsid w:val="005930CE"/>
    <w:rsid w:val="005A1541"/>
    <w:rsid w:val="005B253D"/>
    <w:rsid w:val="005B54B6"/>
    <w:rsid w:val="005C3788"/>
    <w:rsid w:val="005D1286"/>
    <w:rsid w:val="005D2B03"/>
    <w:rsid w:val="005D35EB"/>
    <w:rsid w:val="005D44B4"/>
    <w:rsid w:val="005D4E13"/>
    <w:rsid w:val="005E0A55"/>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735AB"/>
    <w:rsid w:val="00682AEE"/>
    <w:rsid w:val="00686466"/>
    <w:rsid w:val="00693990"/>
    <w:rsid w:val="006A167B"/>
    <w:rsid w:val="006A67DE"/>
    <w:rsid w:val="006A7ED1"/>
    <w:rsid w:val="006B53E3"/>
    <w:rsid w:val="006C34D6"/>
    <w:rsid w:val="006D1C33"/>
    <w:rsid w:val="006D46BE"/>
    <w:rsid w:val="006D636B"/>
    <w:rsid w:val="006D6F11"/>
    <w:rsid w:val="006E54B3"/>
    <w:rsid w:val="006F0539"/>
    <w:rsid w:val="006F4D03"/>
    <w:rsid w:val="00701AAF"/>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694A"/>
    <w:rsid w:val="007C1B2F"/>
    <w:rsid w:val="007C30A7"/>
    <w:rsid w:val="007C46E1"/>
    <w:rsid w:val="007C5F6D"/>
    <w:rsid w:val="007D333E"/>
    <w:rsid w:val="007D356D"/>
    <w:rsid w:val="007E4757"/>
    <w:rsid w:val="007E52F0"/>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F6F97"/>
    <w:rsid w:val="00911BD3"/>
    <w:rsid w:val="0092173C"/>
    <w:rsid w:val="0092507C"/>
    <w:rsid w:val="00925A9B"/>
    <w:rsid w:val="009267B3"/>
    <w:rsid w:val="00937396"/>
    <w:rsid w:val="009434C0"/>
    <w:rsid w:val="00945A50"/>
    <w:rsid w:val="00960AA1"/>
    <w:rsid w:val="00967CC9"/>
    <w:rsid w:val="00967FF2"/>
    <w:rsid w:val="009710C7"/>
    <w:rsid w:val="009747B0"/>
    <w:rsid w:val="00982A23"/>
    <w:rsid w:val="00982AFB"/>
    <w:rsid w:val="00987B1C"/>
    <w:rsid w:val="009941D8"/>
    <w:rsid w:val="00997E6A"/>
    <w:rsid w:val="009A121F"/>
    <w:rsid w:val="009B2FFA"/>
    <w:rsid w:val="009C0B44"/>
    <w:rsid w:val="009C725F"/>
    <w:rsid w:val="009D1534"/>
    <w:rsid w:val="009E0F84"/>
    <w:rsid w:val="009E6FB0"/>
    <w:rsid w:val="009E70D1"/>
    <w:rsid w:val="009F060B"/>
    <w:rsid w:val="009F61CF"/>
    <w:rsid w:val="009F7358"/>
    <w:rsid w:val="00A077A3"/>
    <w:rsid w:val="00A13BF7"/>
    <w:rsid w:val="00A16801"/>
    <w:rsid w:val="00A20B55"/>
    <w:rsid w:val="00A3057B"/>
    <w:rsid w:val="00A30A94"/>
    <w:rsid w:val="00A42D69"/>
    <w:rsid w:val="00A45E5B"/>
    <w:rsid w:val="00A51ED3"/>
    <w:rsid w:val="00A531C7"/>
    <w:rsid w:val="00A62065"/>
    <w:rsid w:val="00A63B7D"/>
    <w:rsid w:val="00A66F73"/>
    <w:rsid w:val="00A70580"/>
    <w:rsid w:val="00A74BE4"/>
    <w:rsid w:val="00A76A28"/>
    <w:rsid w:val="00A838A0"/>
    <w:rsid w:val="00A923D9"/>
    <w:rsid w:val="00AA02F2"/>
    <w:rsid w:val="00AA1725"/>
    <w:rsid w:val="00AA5475"/>
    <w:rsid w:val="00AB0D90"/>
    <w:rsid w:val="00AB2D6D"/>
    <w:rsid w:val="00AB7943"/>
    <w:rsid w:val="00AC4612"/>
    <w:rsid w:val="00AD010A"/>
    <w:rsid w:val="00AD39A2"/>
    <w:rsid w:val="00AE0BE8"/>
    <w:rsid w:val="00AE6C89"/>
    <w:rsid w:val="00AF00C0"/>
    <w:rsid w:val="00AF2AF2"/>
    <w:rsid w:val="00AF4C47"/>
    <w:rsid w:val="00B01D7E"/>
    <w:rsid w:val="00B03351"/>
    <w:rsid w:val="00B04F9E"/>
    <w:rsid w:val="00B10BCC"/>
    <w:rsid w:val="00B10E6F"/>
    <w:rsid w:val="00B1222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A06E5"/>
    <w:rsid w:val="00CB0085"/>
    <w:rsid w:val="00CB0174"/>
    <w:rsid w:val="00CB18A2"/>
    <w:rsid w:val="00CC2791"/>
    <w:rsid w:val="00CC2EDE"/>
    <w:rsid w:val="00CC52F5"/>
    <w:rsid w:val="00CC733F"/>
    <w:rsid w:val="00CD1BF3"/>
    <w:rsid w:val="00CD1D65"/>
    <w:rsid w:val="00CD57D4"/>
    <w:rsid w:val="00CE5ED5"/>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513E"/>
    <w:rsid w:val="00D46AA5"/>
    <w:rsid w:val="00D47036"/>
    <w:rsid w:val="00D5236F"/>
    <w:rsid w:val="00D53C96"/>
    <w:rsid w:val="00D579D5"/>
    <w:rsid w:val="00D72300"/>
    <w:rsid w:val="00D72B69"/>
    <w:rsid w:val="00D7482D"/>
    <w:rsid w:val="00D7664D"/>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1E09"/>
    <w:rsid w:val="00EA5FAC"/>
    <w:rsid w:val="00EA6EAE"/>
    <w:rsid w:val="00EB1B1E"/>
    <w:rsid w:val="00EB4AFB"/>
    <w:rsid w:val="00EB72A6"/>
    <w:rsid w:val="00EC3F9B"/>
    <w:rsid w:val="00EE2B67"/>
    <w:rsid w:val="00EE3C6E"/>
    <w:rsid w:val="00EE7B47"/>
    <w:rsid w:val="00EF2E41"/>
    <w:rsid w:val="00EF3260"/>
    <w:rsid w:val="00F0522D"/>
    <w:rsid w:val="00F15AA6"/>
    <w:rsid w:val="00F17541"/>
    <w:rsid w:val="00F45B5D"/>
    <w:rsid w:val="00F51EDB"/>
    <w:rsid w:val="00F559B9"/>
    <w:rsid w:val="00F5714F"/>
    <w:rsid w:val="00F57501"/>
    <w:rsid w:val="00F67E63"/>
    <w:rsid w:val="00F72130"/>
    <w:rsid w:val="00F8010F"/>
    <w:rsid w:val="00F86271"/>
    <w:rsid w:val="00F871DE"/>
    <w:rsid w:val="00F91F74"/>
    <w:rsid w:val="00F9528F"/>
    <w:rsid w:val="00FA2597"/>
    <w:rsid w:val="00FA4556"/>
    <w:rsid w:val="00FA5BE3"/>
    <w:rsid w:val="00FB2283"/>
    <w:rsid w:val="00FB5101"/>
    <w:rsid w:val="00FC092A"/>
    <w:rsid w:val="00FC3997"/>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7E6C5-895B-4C12-A52E-AFB78A588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2</Pages>
  <Words>9798</Words>
  <Characters>55851</Characters>
  <Application>Microsoft Office Word</Application>
  <DocSecurity>0</DocSecurity>
  <Lines>465</Lines>
  <Paragraphs>13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138</cp:revision>
  <dcterms:created xsi:type="dcterms:W3CDTF">2019-10-18T15:22:00Z</dcterms:created>
  <dcterms:modified xsi:type="dcterms:W3CDTF">2019-10-19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